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676758102"/>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35</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Application>LibreOffice/5.1.6.2$Linux_X86_64 LibreOffice_project/10m0$Build-2</Application>
  <Pages>212</Pages>
  <Words>32062</Words>
  <Characters>183234</Characters>
  <CharactersWithSpaces>211385</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55:59Z</dcterms:modified>
  <cp:revision>8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